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r>
        <w:rPr>
          <w:b/>
          <w:bCs/>
          <w:sz w:val="28"/>
          <w:szCs w:val="28"/>
        </w:rPr>
        <w:t>Sistem Edukasi Kebencanaan Pada Lembaga Filantropi Berbasis Web</w:t>
      </w:r>
      <w:r w:rsidR="00BC484B">
        <w:rPr>
          <w:b/>
          <w:bCs/>
          <w:sz w:val="28"/>
          <w:szCs w:val="28"/>
        </w:rPr>
        <w:t>sit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77777777"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77777777" w:rsidR="00FA1A50" w:rsidRPr="002214F7" w:rsidRDefault="00FA1A50" w:rsidP="00FA1A50">
      <w:pPr>
        <w:spacing w:before="30" w:after="30" w:line="360" w:lineRule="auto"/>
        <w:jc w:val="center"/>
        <w:rPr>
          <w:lang w:val="id-ID"/>
        </w:rPr>
      </w:pPr>
    </w:p>
    <w:p w14:paraId="5498F486" w14:textId="77777777"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77777777" w:rsidR="00FA1A50" w:rsidRPr="002214F7" w:rsidRDefault="00FA1A50" w:rsidP="00FA1A50">
      <w:pPr>
        <w:spacing w:before="30" w:after="30" w:line="360" w:lineRule="auto"/>
        <w:jc w:val="center"/>
        <w:rPr>
          <w:b/>
        </w:rPr>
      </w:pPr>
    </w:p>
    <w:p w14:paraId="721375BE" w14:textId="77777777"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45F23A32">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62331F95" w14:textId="77B96B1F" w:rsidR="002B48FA" w:rsidRPr="002B48FA" w:rsidRDefault="002B48FA" w:rsidP="002B48FA">
                            <w:pPr>
                              <w:jc w:val="center"/>
                              <w:rPr>
                                <w:b/>
                                <w:bCs/>
                                <w:u w:val="single"/>
                              </w:rPr>
                            </w:pPr>
                            <w:r w:rsidRPr="002B48FA">
                              <w:rPr>
                                <w:b/>
                                <w:bCs/>
                                <w:u w:val="single"/>
                              </w:rPr>
                              <w:t xml:space="preserve">Ir. Ilyas Nuryasin, </w:t>
                            </w:r>
                            <w:proofErr w:type="gramStart"/>
                            <w:r w:rsidRPr="002B48FA">
                              <w:rPr>
                                <w:b/>
                                <w:bCs/>
                                <w:u w:val="single"/>
                              </w:rPr>
                              <w:t>S.Kom</w:t>
                            </w:r>
                            <w:proofErr w:type="gramEnd"/>
                            <w:r w:rsidRPr="002B48FA">
                              <w:rPr>
                                <w:b/>
                                <w:bCs/>
                                <w:u w:val="single"/>
                              </w:rPr>
                              <w:t>, M.Kom</w:t>
                            </w:r>
                          </w:p>
                          <w:p w14:paraId="40BD5C4F" w14:textId="0B92758E" w:rsidR="00FA1A50" w:rsidRPr="002B48FA" w:rsidRDefault="002B48FA" w:rsidP="002B48FA">
                            <w:pPr>
                              <w:jc w:val="center"/>
                              <w:rPr>
                                <w:b/>
                                <w:bCs/>
                              </w:rPr>
                            </w:pPr>
                            <w:r w:rsidRPr="002B48FA">
                              <w:rPr>
                                <w:b/>
                                <w:bCs/>
                              </w:rPr>
                              <w:t>NIP. 10814100561</w:t>
                            </w:r>
                          </w:p>
                          <w:p w14:paraId="3B8B0742" w14:textId="288D06FC" w:rsidR="00FA1A50" w:rsidRDefault="00FA1A50" w:rsidP="00FA1A50">
                            <w:pPr>
                              <w:jc w:val="center"/>
                              <w:rPr>
                                <w:b/>
                                <w:bCs/>
                                <w:u w:val="single"/>
                                <w:lang w:val="id-ID"/>
                              </w:rPr>
                            </w:pPr>
                          </w:p>
                          <w:p w14:paraId="4551C7A4" w14:textId="6D64AD1A" w:rsidR="00D61041" w:rsidRDefault="00D61041" w:rsidP="00FA1A50">
                            <w:pPr>
                              <w:jc w:val="center"/>
                              <w:rPr>
                                <w:b/>
                                <w:bCs/>
                                <w:u w:val="single"/>
                                <w:lang w:val="id-ID"/>
                              </w:rPr>
                            </w:pPr>
                          </w:p>
                          <w:p w14:paraId="4A51A612" w14:textId="395CE279" w:rsidR="00D61041" w:rsidRDefault="00D61041" w:rsidP="00FA1A50">
                            <w:pPr>
                              <w:jc w:val="center"/>
                              <w:rPr>
                                <w:b/>
                                <w:bCs/>
                                <w:u w:val="single"/>
                                <w:lang w:val="id-ID"/>
                              </w:rPr>
                            </w:pPr>
                          </w:p>
                          <w:p w14:paraId="3B68FEF2" w14:textId="77777777" w:rsidR="00D61041" w:rsidRPr="00663F2A" w:rsidRDefault="00D61041" w:rsidP="00FA1A50">
                            <w:pPr>
                              <w:jc w:val="center"/>
                              <w:rPr>
                                <w:b/>
                                <w:bCs/>
                                <w:u w:val="single"/>
                                <w:lang w:val="id-ID"/>
                              </w:rPr>
                            </w:pP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62331F95" w14:textId="77B96B1F" w:rsidR="002B48FA" w:rsidRPr="002B48FA" w:rsidRDefault="002B48FA" w:rsidP="002B48FA">
                      <w:pPr>
                        <w:jc w:val="center"/>
                        <w:rPr>
                          <w:b/>
                          <w:bCs/>
                          <w:u w:val="single"/>
                        </w:rPr>
                      </w:pPr>
                      <w:r w:rsidRPr="002B48FA">
                        <w:rPr>
                          <w:b/>
                          <w:bCs/>
                          <w:u w:val="single"/>
                        </w:rPr>
                        <w:t xml:space="preserve">Ir. Ilyas Nuryasin, </w:t>
                      </w:r>
                      <w:proofErr w:type="gramStart"/>
                      <w:r w:rsidRPr="002B48FA">
                        <w:rPr>
                          <w:b/>
                          <w:bCs/>
                          <w:u w:val="single"/>
                        </w:rPr>
                        <w:t>S.Kom</w:t>
                      </w:r>
                      <w:proofErr w:type="gramEnd"/>
                      <w:r w:rsidRPr="002B48FA">
                        <w:rPr>
                          <w:b/>
                          <w:bCs/>
                          <w:u w:val="single"/>
                        </w:rPr>
                        <w:t>, M.Kom</w:t>
                      </w:r>
                    </w:p>
                    <w:p w14:paraId="40BD5C4F" w14:textId="0B92758E" w:rsidR="00FA1A50" w:rsidRPr="002B48FA" w:rsidRDefault="002B48FA" w:rsidP="002B48FA">
                      <w:pPr>
                        <w:jc w:val="center"/>
                        <w:rPr>
                          <w:b/>
                          <w:bCs/>
                        </w:rPr>
                      </w:pPr>
                      <w:r w:rsidRPr="002B48FA">
                        <w:rPr>
                          <w:b/>
                          <w:bCs/>
                        </w:rPr>
                        <w:t>NIP. 10814100561</w:t>
                      </w:r>
                    </w:p>
                    <w:p w14:paraId="3B8B0742" w14:textId="288D06FC" w:rsidR="00FA1A50" w:rsidRDefault="00FA1A50" w:rsidP="00FA1A50">
                      <w:pPr>
                        <w:jc w:val="center"/>
                        <w:rPr>
                          <w:b/>
                          <w:bCs/>
                          <w:u w:val="single"/>
                          <w:lang w:val="id-ID"/>
                        </w:rPr>
                      </w:pPr>
                    </w:p>
                    <w:p w14:paraId="4551C7A4" w14:textId="6D64AD1A" w:rsidR="00D61041" w:rsidRDefault="00D61041" w:rsidP="00FA1A50">
                      <w:pPr>
                        <w:jc w:val="center"/>
                        <w:rPr>
                          <w:b/>
                          <w:bCs/>
                          <w:u w:val="single"/>
                          <w:lang w:val="id-ID"/>
                        </w:rPr>
                      </w:pPr>
                    </w:p>
                    <w:p w14:paraId="4A51A612" w14:textId="395CE279" w:rsidR="00D61041" w:rsidRDefault="00D61041" w:rsidP="00FA1A50">
                      <w:pPr>
                        <w:jc w:val="center"/>
                        <w:rPr>
                          <w:b/>
                          <w:bCs/>
                          <w:u w:val="single"/>
                          <w:lang w:val="id-ID"/>
                        </w:rPr>
                      </w:pPr>
                    </w:p>
                    <w:p w14:paraId="3B68FEF2" w14:textId="77777777" w:rsidR="00D61041" w:rsidRPr="00663F2A" w:rsidRDefault="00D61041" w:rsidP="00FA1A50">
                      <w:pPr>
                        <w:jc w:val="center"/>
                        <w:rPr>
                          <w:b/>
                          <w:bCs/>
                          <w:u w:val="single"/>
                          <w:lang w:val="id-ID"/>
                        </w:rPr>
                      </w:pP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7E4005FC">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77777777"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77777777"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069BA00B" w14:textId="77777777" w:rsidR="00FA1A50" w:rsidRDefault="00FA1A50">
      <w:pPr>
        <w:rPr>
          <w:b/>
        </w:rPr>
      </w:pPr>
      <w:r>
        <w:rPr>
          <w:b/>
        </w:rPr>
        <w:br w:type="page"/>
      </w:r>
    </w:p>
    <w:p w14:paraId="1A1856C1" w14:textId="77777777"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77777777"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terkait bencana. </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2C514016"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C84404">
        <w:instrText xml:space="preserve"> ADDIN ZOTERO_ITEM CSL_CITATION {"citationID":"UCBe15xH","properties":{"formattedCitation":"[5]","plainCitation":"[5]","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C84404" w:rsidRPr="00C84404">
        <w:t>[5]</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w:t>
      </w:r>
      <w:proofErr w:type="gramStart"/>
      <w:r w:rsidR="00447FB2">
        <w:t>menarik  minat</w:t>
      </w:r>
      <w:proofErr w:type="gramEnd"/>
      <w:r w:rsidR="00447FB2">
        <w:t xml:space="preserve">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lastRenderedPageBreak/>
        <w:t xml:space="preserve">Bagaimana melakukan pengujian terhadap pemahaman kebencanaan pada masyarakat setelah memahami sistem edukasi kebencanaan berbasis web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0"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9">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0"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93651" cy="4572000"/>
                    </a:xfrm>
                    <a:prstGeom prst="rect">
                      <a:avLst/>
                    </a:prstGeom>
                  </pic:spPr>
                </pic:pic>
              </a:graphicData>
            </a:graphic>
          </wp:inline>
        </w:drawing>
      </w:r>
    </w:p>
    <w:p w14:paraId="14BF4B64" w14:textId="7814CD8B" w:rsidR="00925B37" w:rsidRDefault="005A3328" w:rsidP="005A3328">
      <w:pPr>
        <w:pStyle w:val="Caption"/>
        <w:jc w:val="center"/>
      </w:pPr>
      <w:r>
        <w:t xml:space="preserve">Gambar </w:t>
      </w:r>
      <w:r>
        <w:fldChar w:fldCharType="begin"/>
      </w:r>
      <w:r>
        <w:instrText xml:space="preserve"> SEQ Gambar \* ARABIC </w:instrText>
      </w:r>
      <w:r>
        <w:fldChar w:fldCharType="separate"/>
      </w:r>
      <w:r w:rsidR="00A97A8F">
        <w:rPr>
          <w:noProof/>
        </w:rPr>
        <w:t>1</w:t>
      </w:r>
      <w:r>
        <w:fldChar w:fldCharType="end"/>
      </w:r>
      <w:r w:rsidRPr="005A3328">
        <w:t xml:space="preserve"> </w:t>
      </w:r>
      <w:r>
        <w:t>Tahapan Penelitian</w:t>
      </w:r>
    </w:p>
    <w:p w14:paraId="26D3B93C" w14:textId="08836184"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E24D71">
        <w:instrText xml:space="preserve"> ADDIN ZOTERO_ITEM CSL_CITATION {"citationID":"ranYTsgt","properties":{"formattedCitation":"[6]","plainCitation":"[6]","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E24D71" w:rsidRPr="00E24D71">
        <w:t>[6]</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2"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58690B74" w:rsidR="00E24D71" w:rsidRPr="00E24D71" w:rsidRDefault="005A3328" w:rsidP="005A3328">
      <w:pPr>
        <w:pStyle w:val="Caption"/>
        <w:jc w:val="center"/>
      </w:pPr>
      <w:r>
        <w:t xml:space="preserve">Gambar </w:t>
      </w:r>
      <w:r>
        <w:fldChar w:fldCharType="begin"/>
      </w:r>
      <w:r>
        <w:instrText xml:space="preserve"> SEQ Gambar \* ARABIC </w:instrText>
      </w:r>
      <w:r>
        <w:fldChar w:fldCharType="separate"/>
      </w:r>
      <w:r w:rsidR="00A97A8F">
        <w:rPr>
          <w:noProof/>
        </w:rPr>
        <w:t>2</w:t>
      </w:r>
      <w:r>
        <w:fldChar w:fldCharType="end"/>
      </w:r>
      <w:r>
        <w:t xml:space="preserve"> Model prototyping oleh Khosrow-Pour</w:t>
      </w:r>
      <w:r>
        <w:fldChar w:fldCharType="begin"/>
      </w:r>
      <w:r>
        <w:instrText xml:space="preserve"> ADDIN ZOTERO_ITEM CSL_CITATION {"citationID":"ONXwnUz3","properties":{"formattedCitation":"[7]","plainCitation":"[7]","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Pr="005A3328">
        <w:t>[7]</w:t>
      </w:r>
      <w:r>
        <w:fldChar w:fldCharType="end"/>
      </w:r>
    </w:p>
    <w:p w14:paraId="1A417A51" w14:textId="016D296F" w:rsidR="00734D59" w:rsidRPr="00F36F52" w:rsidRDefault="005A3328" w:rsidP="005A3328">
      <w:pPr>
        <w:spacing w:line="360" w:lineRule="auto"/>
        <w:ind w:left="720"/>
        <w:jc w:val="both"/>
      </w:pPr>
      <w:r>
        <w:t xml:space="preserve">Model pengembangan sudah disesuaikan oleh penulis pada tahap penelitian sebelumnya. Pada tahap pengembangan sistem, </w:t>
      </w:r>
      <w:r w:rsidR="005361CA">
        <w:t>Pengumpulan kebutuhan</w:t>
      </w:r>
      <w:r>
        <w:t xml:space="preserve"> (kebutuhan </w:t>
      </w:r>
      <w:r w:rsidRPr="005A3328">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w:t>
      </w:r>
      <w:r>
        <w:lastRenderedPageBreak/>
        <w:t xml:space="preserve">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59C88F22"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akan kebutuhan umumnya dalam sebuah website. Setelah mendapakan informasi tersebut, akan dilakukan analisa untuk diidentifikasi lagi lebih lanjut tabel kedalam kebutuhan elisitasi mengetahui untuk analisa fungsional kebutuhan maupun non - fungsional pada sistem. Hasil identifikasi tabel pada elisitasi kebutuhan selanjutnya menentukan untuk proritasnya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01ECE96B" w:rsidR="009F7FD1" w:rsidRDefault="009F7FD1" w:rsidP="00483170">
      <w:pPr>
        <w:pStyle w:val="ListParagraph"/>
        <w:numPr>
          <w:ilvl w:val="0"/>
          <w:numId w:val="29"/>
        </w:numPr>
        <w:tabs>
          <w:tab w:val="left" w:pos="1800"/>
        </w:tabs>
        <w:spacing w:line="360" w:lineRule="auto"/>
        <w:jc w:val="both"/>
      </w:pPr>
      <w:r>
        <w:t>Kebutuhan Non – 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Efisiensi bersifat user 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261926F9" w:rsidR="0076343B" w:rsidRPr="00987633" w:rsidRDefault="00D03C24" w:rsidP="00987633">
      <w:pPr>
        <w:pStyle w:val="ListParagraph"/>
        <w:tabs>
          <w:tab w:val="left" w:pos="1800"/>
        </w:tabs>
        <w:spacing w:line="360" w:lineRule="auto"/>
        <w:ind w:left="2880"/>
        <w:jc w:val="both"/>
        <w:rPr>
          <w:b/>
          <w:bCs/>
        </w:rPr>
      </w:pPr>
      <w:r>
        <w:rPr>
          <w:b/>
          <w:bCs/>
          <w:i/>
          <w:iCs/>
        </w:rPr>
        <w:tab/>
      </w:r>
      <w:r>
        <w:t xml:space="preserve">Persyaratan fungsional dibuat dalam bentuk </w:t>
      </w:r>
      <w:r>
        <w:rPr>
          <w:i/>
          <w:iCs/>
        </w:rPr>
        <w:t xml:space="preserve">use case </w:t>
      </w:r>
      <w:proofErr w:type="gramStart"/>
      <w:r w:rsidRPr="00987633">
        <w:t>diagram</w:t>
      </w:r>
      <w:r w:rsidR="00987633">
        <w:rPr>
          <w:i/>
          <w:iCs/>
        </w:rPr>
        <w:t xml:space="preserve"> </w:t>
      </w:r>
      <w:r w:rsidR="00987633">
        <w:t xml:space="preserve"> oleh</w:t>
      </w:r>
      <w:proofErr w:type="gramEnd"/>
      <w:r w:rsidR="00987633">
        <w:t xml:space="preserve">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lastRenderedPageBreak/>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1966E3D5" w:rsidR="0076343B" w:rsidRDefault="0076343B" w:rsidP="0076343B">
      <w:pPr>
        <w:pStyle w:val="Caption"/>
        <w:ind w:left="1440" w:firstLine="720"/>
        <w:jc w:val="center"/>
      </w:pPr>
      <w:r>
        <w:t xml:space="preserve">Gambar </w:t>
      </w:r>
      <w:r>
        <w:fldChar w:fldCharType="begin"/>
      </w:r>
      <w:r>
        <w:instrText xml:space="preserve"> SEQ Gambar \* ARABIC </w:instrText>
      </w:r>
      <w:r>
        <w:fldChar w:fldCharType="separate"/>
      </w:r>
      <w:r w:rsidR="00A97A8F">
        <w:rPr>
          <w:noProof/>
        </w:rPr>
        <w:t>3</w:t>
      </w:r>
      <w:r>
        <w:fldChar w:fldCharType="end"/>
      </w:r>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28A7A3B9" w:rsidR="00900F46" w:rsidRDefault="00BA65C7" w:rsidP="00DE5AFF">
      <w:pPr>
        <w:pStyle w:val="ListParagraph"/>
        <w:tabs>
          <w:tab w:val="left" w:pos="1800"/>
        </w:tabs>
        <w:spacing w:line="360" w:lineRule="auto"/>
        <w:ind w:left="2880"/>
        <w:jc w:val="both"/>
      </w:pPr>
      <w:r>
        <w:tab/>
      </w:r>
      <w:r>
        <w:t xml:space="preserve">Deskripsi aktor serta </w:t>
      </w:r>
      <w:r w:rsidRPr="00BA65C7">
        <w:rPr>
          <w:i/>
          <w:iCs/>
        </w:rPr>
        <w:t>Use</w:t>
      </w:r>
      <w:r w:rsidRPr="00BA65C7">
        <w:rPr>
          <w:i/>
          <w:iCs/>
        </w:rPr>
        <w:t xml:space="preserve"> </w:t>
      </w:r>
      <w:r w:rsidRPr="00BA65C7">
        <w:rPr>
          <w:i/>
          <w:iCs/>
        </w:rPr>
        <w:t>Case</w:t>
      </w:r>
      <w:r>
        <w:t xml:space="preserve"> Deskripsi</w:t>
      </w:r>
      <w:r>
        <w:t xml:space="preserve"> membantu peneleiti dalam menggambarkan Kebutuhan fungsionallitas demi menentukan fitur – fitur berdasarkan analisa kebutuhan yang telah dilakakukan pada tahapan sebelumnya. Berikut pada Tabel 1 untuk Deskripsi Aktor dan Tabel</w:t>
      </w:r>
      <w:r>
        <w:t xml:space="preserve"> </w:t>
      </w:r>
      <w:r>
        <w:t>2 untuk Deskripsi Use Case</w:t>
      </w:r>
      <w:r>
        <w:t>.</w:t>
      </w:r>
    </w:p>
    <w:p w14:paraId="4240BAE9" w14:textId="23968B76" w:rsidR="00BA65C7" w:rsidRPr="00900F46" w:rsidRDefault="00BA65C7" w:rsidP="00DE5AFF">
      <w:pPr>
        <w:pStyle w:val="ListParagraph"/>
        <w:tabs>
          <w:tab w:val="left" w:pos="1800"/>
        </w:tabs>
        <w:spacing w:line="360" w:lineRule="auto"/>
        <w:ind w:left="2880"/>
        <w:jc w:val="both"/>
      </w:pPr>
      <w:r>
        <w:tab/>
      </w:r>
      <w:r>
        <w:tab/>
      </w:r>
      <w:r>
        <w:t xml:space="preserve">Tabel </w:t>
      </w:r>
      <w:r>
        <w:fldChar w:fldCharType="begin"/>
      </w:r>
      <w:r>
        <w:instrText xml:space="preserve"> SEQ Tabel \* ARABIC </w:instrText>
      </w:r>
      <w:r>
        <w:fldChar w:fldCharType="separate"/>
      </w:r>
      <w:r w:rsidR="00A97A8F">
        <w:rPr>
          <w:noProof/>
        </w:rPr>
        <w:t>1</w:t>
      </w:r>
      <w:r>
        <w:fldChar w:fldCharType="end"/>
      </w:r>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21376739" w:rsidR="0076343B" w:rsidRPr="00BA65C7" w:rsidRDefault="00900F46" w:rsidP="00227AF0">
      <w:pPr>
        <w:pStyle w:val="Caption"/>
        <w:ind w:left="720" w:firstLine="720"/>
        <w:jc w:val="center"/>
        <w:rPr>
          <w:color w:val="FFFFFF" w:themeColor="background1"/>
        </w:rPr>
      </w:pPr>
      <w:bookmarkStart w:id="1"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A97A8F">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1"/>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Pada bagian ini, admin dapat melakukan login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7777777" w:rsidR="00227AF0" w:rsidRDefault="00227AF0" w:rsidP="001A08B5">
            <w:pPr>
              <w:tabs>
                <w:tab w:val="left" w:pos="450"/>
              </w:tabs>
              <w:spacing w:line="276" w:lineRule="auto"/>
              <w:jc w:val="both"/>
            </w:pPr>
            <w:r>
              <w:t>Pada bagian ini, pengunjung akan mendapati tampilan yang berisi tentang berita / 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4C313E3B"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A97A8F">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13372B74" w:rsidR="00BA65C7" w:rsidRDefault="00BA65C7" w:rsidP="00BA65C7">
      <w:pPr>
        <w:pStyle w:val="ListParagraph"/>
        <w:tabs>
          <w:tab w:val="left" w:pos="1800"/>
        </w:tabs>
        <w:spacing w:line="360" w:lineRule="auto"/>
        <w:ind w:left="1800"/>
        <w:jc w:val="both"/>
        <w:rPr>
          <w:b/>
          <w:bCs/>
        </w:rPr>
      </w:pPr>
      <w:r>
        <w:tab/>
      </w:r>
      <w:r>
        <w:t>Dibawah ini merupakan tampilan desain arsitektur untk admin dan pengunjung dari sistem yang akan dibangun.</w:t>
      </w:r>
    </w:p>
    <w:p w14:paraId="190E9ACF" w14:textId="77777777" w:rsidR="00F00031" w:rsidRDefault="00F00031" w:rsidP="00F00031">
      <w:pPr>
        <w:pStyle w:val="ListParagraph"/>
        <w:keepNext/>
        <w:tabs>
          <w:tab w:val="left" w:pos="1800"/>
        </w:tabs>
        <w:spacing w:line="360" w:lineRule="auto"/>
        <w:ind w:left="1440"/>
        <w:jc w:val="center"/>
      </w:pPr>
      <w:r>
        <w:rPr>
          <w:b/>
          <w:bCs/>
          <w:noProof/>
        </w:rPr>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1C973A4B" w:rsidR="009B524F" w:rsidRDefault="00F00031" w:rsidP="00F00031">
      <w:pPr>
        <w:pStyle w:val="Caption"/>
        <w:ind w:left="1440"/>
        <w:jc w:val="center"/>
      </w:pPr>
      <w:r>
        <w:t xml:space="preserve">Gambar </w:t>
      </w:r>
      <w:r>
        <w:fldChar w:fldCharType="begin"/>
      </w:r>
      <w:r>
        <w:instrText xml:space="preserve"> SEQ Gambar \* ARABIC </w:instrText>
      </w:r>
      <w:r>
        <w:fldChar w:fldCharType="separate"/>
      </w:r>
      <w:r w:rsidR="00A97A8F">
        <w:rPr>
          <w:noProof/>
        </w:rPr>
        <w:t>4</w:t>
      </w:r>
      <w:r>
        <w:fldChar w:fldCharType="end"/>
      </w:r>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6D03260A" w:rsidR="00F00031" w:rsidRDefault="00424852" w:rsidP="005F75A1">
      <w:pPr>
        <w:pStyle w:val="Caption"/>
        <w:ind w:left="1440"/>
        <w:jc w:val="center"/>
      </w:pPr>
      <w:r>
        <w:t xml:space="preserve">Gambar </w:t>
      </w:r>
      <w:r>
        <w:fldChar w:fldCharType="begin"/>
      </w:r>
      <w:r>
        <w:instrText xml:space="preserve"> SEQ Gambar \* ARABIC </w:instrText>
      </w:r>
      <w:r>
        <w:fldChar w:fldCharType="separate"/>
      </w:r>
      <w:r w:rsidR="00A97A8F">
        <w:rPr>
          <w:noProof/>
        </w:rPr>
        <w:t>5</w:t>
      </w:r>
      <w:r>
        <w:fldChar w:fldCharType="end"/>
      </w:r>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lastRenderedPageBreak/>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r>
      <w:r>
        <w:t xml:space="preserve">Pada tampilan awal halaman login website terdapat text field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2F2CAD4A"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A97A8F">
        <w:rPr>
          <w:noProof/>
        </w:rPr>
        <w:t>6</w:t>
      </w:r>
      <w:r>
        <w:fldChar w:fldCharType="end"/>
      </w:r>
      <w:r>
        <w:t xml:space="preserve"> Desain Halaman Log </w:t>
      </w:r>
      <w:proofErr w:type="gramStart"/>
      <w:r>
        <w:t>In</w:t>
      </w:r>
      <w:proofErr w:type="gramEnd"/>
      <w:r>
        <w:t xml:space="preserve">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w:t>
      </w:r>
      <w:proofErr w:type="gramStart"/>
      <w:r>
        <w:rPr>
          <w:i/>
          <w:iCs/>
        </w:rPr>
        <w:t xml:space="preserve">In </w:t>
      </w:r>
      <w:r>
        <w:t xml:space="preserve"> telah</w:t>
      </w:r>
      <w:proofErr w:type="gramEnd"/>
      <w:r>
        <w:t xml:space="preserve">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4AA8C531"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A97A8F">
        <w:rPr>
          <w:noProof/>
        </w:rPr>
        <w:t>7</w:t>
      </w:r>
      <w:r>
        <w:fldChar w:fldCharType="end"/>
      </w:r>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w:t>
      </w:r>
      <w:r w:rsidR="000E7E7C">
        <w:t xml:space="preserve">halaman menu kategori </w:t>
      </w:r>
      <w:r w:rsidR="000E7E7C">
        <w:t xml:space="preserve">terdapat </w:t>
      </w:r>
      <w:r w:rsidR="000E7E7C">
        <w:rPr>
          <w:i/>
          <w:iCs/>
        </w:rPr>
        <w:t xml:space="preserve">form </w:t>
      </w:r>
      <w:r w:rsidR="000E7E7C">
        <w:t xml:space="preserve">data </w:t>
      </w:r>
      <w:r w:rsidR="000E7E7C">
        <w:t>untuk kategori dari berita</w:t>
      </w:r>
      <w:r w:rsidR="000E7E7C">
        <w:t xml:space="preserve">, dimana dalam </w:t>
      </w:r>
      <w:r w:rsidR="000E7E7C">
        <w:rPr>
          <w:i/>
          <w:iCs/>
        </w:rPr>
        <w:t>form</w:t>
      </w:r>
      <w:r w:rsidR="000E7E7C">
        <w:t xml:space="preserve"> tersebut terdapat </w:t>
      </w:r>
      <w:r w:rsidR="000E7E7C">
        <w:t xml:space="preserve">nama kategori, alias (sebutan), menu </w:t>
      </w:r>
      <w:r w:rsidR="000E7E7C">
        <w:rPr>
          <w:i/>
          <w:iCs/>
        </w:rPr>
        <w:t xml:space="preserve">dropdown </w:t>
      </w:r>
      <w:r w:rsidR="000E7E7C">
        <w:t xml:space="preserve">untuk </w:t>
      </w:r>
      <w:r w:rsidR="000E7E7C">
        <w:rPr>
          <w:i/>
          <w:iCs/>
        </w:rPr>
        <w:t xml:space="preserve">yes or </w:t>
      </w:r>
      <w:proofErr w:type="gramStart"/>
      <w:r w:rsidR="000E7E7C">
        <w:rPr>
          <w:i/>
          <w:iCs/>
        </w:rPr>
        <w:t>no</w:t>
      </w:r>
      <w:r w:rsidR="000E7E7C">
        <w:t xml:space="preserve">, </w:t>
      </w:r>
      <w:r w:rsidR="000E7E7C">
        <w:t xml:space="preserve"> serta</w:t>
      </w:r>
      <w:proofErr w:type="gramEnd"/>
      <w:r w:rsidR="000E7E7C">
        <w:t xml:space="preserve"> terdapat text field </w:t>
      </w:r>
      <w:r w:rsidR="000E7E7C">
        <w:t>tambah</w:t>
      </w:r>
      <w:r w:rsidR="000E7E7C">
        <w:t xml:space="preserve"> untuk menyimpan data yang telah terisi. Bagian bawah terdapat tabel berisi data dari daftar </w:t>
      </w:r>
      <w:r w:rsidR="000E7E7C">
        <w:t>kategori</w:t>
      </w:r>
      <w:r w:rsidR="000E7E7C">
        <w:t xml:space="preserve"> yang telah terdaftar, tab</w:t>
      </w:r>
      <w:r w:rsidR="000E7E7C">
        <w:t xml:space="preserve">el </w:t>
      </w:r>
      <w:r w:rsidR="000E7E7C">
        <w:t xml:space="preserve">tersebut mempunyai kolom </w:t>
      </w:r>
      <w:r w:rsidR="000E7E7C">
        <w:t>ID</w:t>
      </w:r>
      <w:r w:rsidR="000E7E7C">
        <w:t xml:space="preserve">, </w:t>
      </w:r>
      <w:r w:rsidR="000E7E7C">
        <w:t>nama kategori, alias (sebutan)</w:t>
      </w:r>
      <w:r w:rsidR="000E7E7C">
        <w:t xml:space="preserve"> dan </w:t>
      </w:r>
      <w:r w:rsidR="000E7E7C">
        <w:t>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0177C09F"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A97A8F">
        <w:rPr>
          <w:noProof/>
        </w:rPr>
        <w:t>8</w:t>
      </w:r>
      <w:r>
        <w:fldChar w:fldCharType="end"/>
      </w:r>
      <w:r w:rsidRPr="00085FEF">
        <w:t xml:space="preserve"> </w:t>
      </w:r>
      <w:r>
        <w:t xml:space="preserve">Desain Halaman Admin </w:t>
      </w:r>
      <w:r>
        <w:t>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43B46FF5" w:rsidR="000E7E7C" w:rsidRDefault="000E7E7C" w:rsidP="000E7E7C">
      <w:pPr>
        <w:pStyle w:val="ListParagraph"/>
        <w:tabs>
          <w:tab w:val="left" w:pos="1800"/>
          <w:tab w:val="left" w:pos="2700"/>
        </w:tabs>
        <w:spacing w:line="360" w:lineRule="auto"/>
        <w:ind w:left="2700"/>
        <w:jc w:val="both"/>
        <w:rPr>
          <w:b/>
          <w:bCs/>
        </w:rPr>
      </w:pPr>
      <w:r>
        <w:tab/>
      </w:r>
      <w:r>
        <w:tab/>
      </w:r>
      <w:r>
        <w:t xml:space="preserve">Pada tampilan halaman menu </w:t>
      </w:r>
      <w:r>
        <w:t>berita</w:t>
      </w:r>
      <w:r>
        <w:t xml:space="preserve"> terdapat </w:t>
      </w:r>
      <w:r>
        <w:rPr>
          <w:i/>
          <w:iCs/>
        </w:rPr>
        <w:t xml:space="preserve">form </w:t>
      </w:r>
      <w:r>
        <w:t xml:space="preserve">data untuk </w:t>
      </w:r>
      <w:r>
        <w:t>tambah berita</w:t>
      </w:r>
      <w:r>
        <w:t xml:space="preserve">, dimana dalam </w:t>
      </w:r>
      <w:r>
        <w:rPr>
          <w:i/>
          <w:iCs/>
        </w:rPr>
        <w:t>form</w:t>
      </w:r>
      <w:r>
        <w:t xml:space="preserve"> tersebut terdapat </w:t>
      </w:r>
      <w:r>
        <w:t xml:space="preserve">judul, </w:t>
      </w:r>
      <w:r>
        <w:rPr>
          <w:i/>
          <w:iCs/>
        </w:rPr>
        <w:t xml:space="preserve">dropdown </w:t>
      </w:r>
      <w:proofErr w:type="gramStart"/>
      <w:r>
        <w:t xml:space="preserve">kategori </w:t>
      </w:r>
      <w:r>
        <w:t>,</w:t>
      </w:r>
      <w:proofErr w:type="gramEnd"/>
      <w:r>
        <w:t xml:space="preserve"> </w:t>
      </w:r>
      <w:r>
        <w:t>isi berita</w:t>
      </w:r>
      <w:r>
        <w:t xml:space="preserve">, </w:t>
      </w:r>
      <w:r>
        <w:rPr>
          <w:i/>
          <w:iCs/>
        </w:rPr>
        <w:t xml:space="preserve">browse </w:t>
      </w:r>
      <w:r>
        <w:t xml:space="preserve">untuk gambar, teks, </w:t>
      </w:r>
      <w:r>
        <w:rPr>
          <w:i/>
          <w:iCs/>
        </w:rPr>
        <w:t xml:space="preserve">dropdown </w:t>
      </w:r>
      <w:r>
        <w:t>terbitkan,</w:t>
      </w:r>
      <w:r>
        <w:t xml:space="preserve"> serta terdapat text field tambah untuk menyimpan data yang telah terisi. Bagian bawah terdapat tabel berisi data dari daftar </w:t>
      </w:r>
      <w:r>
        <w:t>berita</w:t>
      </w:r>
      <w:r>
        <w:t xml:space="preserve">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6B49F064"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A97A8F">
        <w:rPr>
          <w:noProof/>
        </w:rPr>
        <w:t>9</w:t>
      </w:r>
      <w:r>
        <w:fldChar w:fldCharType="end"/>
      </w:r>
      <w:r w:rsidRPr="00085FEF">
        <w:t xml:space="preserve"> </w:t>
      </w:r>
      <w:r>
        <w:t xml:space="preserve">Desain Halaman Admin </w:t>
      </w:r>
      <w:r>
        <w:t>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w:t>
      </w:r>
      <w:r>
        <w:rPr>
          <w:b/>
          <w:bCs/>
        </w:rPr>
        <w:t xml:space="preserve">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r>
      <w:r>
        <w:t xml:space="preserve">Pada tampilan halaman menu </w:t>
      </w:r>
      <w:r>
        <w:t>konfigurasi</w:t>
      </w:r>
      <w:r>
        <w:t xml:space="preserve"> terdapat </w:t>
      </w:r>
      <w:r>
        <w:rPr>
          <w:i/>
          <w:iCs/>
        </w:rPr>
        <w:t xml:space="preserve">form </w:t>
      </w:r>
      <w:r>
        <w:t xml:space="preserve">data, dimana dalam </w:t>
      </w:r>
      <w:r>
        <w:rPr>
          <w:i/>
          <w:iCs/>
        </w:rPr>
        <w:t>form</w:t>
      </w:r>
      <w:r>
        <w:t xml:space="preserve"> tersebut terdapat</w:t>
      </w:r>
      <w:r>
        <w:t xml:space="preserve"> nama, tax, isi, dan link, serta </w:t>
      </w:r>
      <w:r>
        <w:t>terdapat text field tambah untuk menyimpan data yang telah terisi</w:t>
      </w:r>
      <w:r>
        <w:t xml:space="preserve">. Terdapat juga menu </w:t>
      </w:r>
      <w:r>
        <w:rPr>
          <w:i/>
          <w:iCs/>
        </w:rPr>
        <w:t>browse</w:t>
      </w:r>
      <w:r>
        <w:t xml:space="preserve"> untuk mengunggah</w:t>
      </w:r>
      <w:r>
        <w:t xml:space="preserve"> </w:t>
      </w:r>
      <w:r>
        <w:t>logo situs, icon situs</w:t>
      </w:r>
      <w:r>
        <w:t xml:space="preserve">. Bagian bawah terdapat tabel berisi data dari daftar </w:t>
      </w:r>
      <w:r>
        <w:t>konfigurasi</w:t>
      </w:r>
      <w:r>
        <w:t xml:space="preserve"> yang telah terdaftar, tabel tersebut mempunyai kolom </w:t>
      </w:r>
      <w:r>
        <w:t>nama, tax, isi, dan link</w:t>
      </w:r>
      <w:r>
        <w:t>.</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452B667B"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A97A8F">
        <w:rPr>
          <w:noProof/>
        </w:rPr>
        <w:t>10</w:t>
      </w:r>
      <w:r>
        <w:fldChar w:fldCharType="end"/>
      </w:r>
      <w:r w:rsidRPr="00085FEF">
        <w:t xml:space="preserve"> </w:t>
      </w:r>
      <w:r>
        <w:t xml:space="preserve">Desain Halaman Admin </w:t>
      </w:r>
      <w:r>
        <w:t>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Desain Halaman Admin Menu</w:t>
      </w:r>
      <w:r>
        <w:rPr>
          <w:b/>
          <w:bCs/>
        </w:rPr>
        <w:t xml:space="preserve">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2"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admin</w:t>
      </w:r>
      <w:r>
        <w:t xml:space="preserve">, dimana dalam </w:t>
      </w:r>
      <w:r>
        <w:rPr>
          <w:i/>
          <w:iCs/>
        </w:rPr>
        <w:t>form</w:t>
      </w:r>
      <w:r>
        <w:t xml:space="preserve"> tersebut terdapat </w:t>
      </w:r>
      <w:r>
        <w:t xml:space="preserve">nama </w:t>
      </w:r>
      <w:r>
        <w:rPr>
          <w:i/>
          <w:iCs/>
        </w:rPr>
        <w:t>user</w:t>
      </w:r>
      <w:r>
        <w:t xml:space="preserve">, </w:t>
      </w:r>
      <w:r>
        <w:rPr>
          <w:i/>
          <w:iCs/>
        </w:rPr>
        <w:t xml:space="preserve">username, </w:t>
      </w:r>
      <w:r w:rsidR="00BA499F">
        <w:rPr>
          <w:i/>
          <w:iCs/>
        </w:rPr>
        <w:t xml:space="preserve">password, </w:t>
      </w:r>
      <w:r w:rsidR="00BA499F">
        <w:t>email</w:t>
      </w:r>
      <w:r>
        <w:t xml:space="preserve">, serta terdapat text field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2"/>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61E8320F" w:rsidR="00085FEF" w:rsidRDefault="00085FEF" w:rsidP="00085FEF">
      <w:pPr>
        <w:pStyle w:val="Caption"/>
        <w:ind w:left="360" w:firstLine="720"/>
        <w:jc w:val="center"/>
      </w:pPr>
      <w:r>
        <w:t xml:space="preserve">Gambar </w:t>
      </w:r>
      <w:r>
        <w:fldChar w:fldCharType="begin"/>
      </w:r>
      <w:r>
        <w:instrText xml:space="preserve"> SEQ Gambar \* ARABIC </w:instrText>
      </w:r>
      <w:r>
        <w:fldChar w:fldCharType="separate"/>
      </w:r>
      <w:r w:rsidR="00A97A8F">
        <w:rPr>
          <w:noProof/>
        </w:rPr>
        <w:t>11</w:t>
      </w:r>
      <w:r>
        <w:fldChar w:fldCharType="end"/>
      </w:r>
      <w:r w:rsidRPr="00085FEF">
        <w:t xml:space="preserve"> </w:t>
      </w:r>
      <w:r>
        <w:t xml:space="preserve">Desain Halaman Admin </w:t>
      </w:r>
      <w:r>
        <w:t>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w:t>
      </w:r>
      <w:r>
        <w:t xml:space="preserve"> terdapat </w:t>
      </w:r>
      <w:r>
        <w:t>informasi yang disampaikan untuk pengunjung website</w:t>
      </w:r>
      <w:r>
        <w:t>.</w:t>
      </w:r>
      <w:r w:rsidR="002D3169">
        <w:t xml:space="preserve"> Pada navbar terdapat logo, edukasi, berita, kuis, serta menu pencarian. Terdapat juga informasi yang ditampilkan dalam bentuk card.</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35577D52" w:rsidR="00E95801" w:rsidRPr="00E95801" w:rsidRDefault="00E95801" w:rsidP="00E95801">
      <w:pPr>
        <w:pStyle w:val="Caption"/>
        <w:ind w:left="720" w:firstLine="720"/>
        <w:jc w:val="center"/>
        <w:rPr>
          <w:b/>
          <w:bCs/>
          <w:i w:val="0"/>
          <w:iCs w:val="0"/>
        </w:rPr>
      </w:pPr>
      <w:r>
        <w:t xml:space="preserve">Gambar </w:t>
      </w:r>
      <w:r>
        <w:fldChar w:fldCharType="begin"/>
      </w:r>
      <w:r>
        <w:instrText xml:space="preserve"> SEQ Gambar \* ARABIC </w:instrText>
      </w:r>
      <w:r>
        <w:fldChar w:fldCharType="separate"/>
      </w:r>
      <w:r w:rsidR="00A97A8F">
        <w:rPr>
          <w:noProof/>
        </w:rPr>
        <w:t>12</w:t>
      </w:r>
      <w:r>
        <w:fldChar w:fldCharType="end"/>
      </w:r>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w:t>
      </w:r>
      <w:r>
        <w:t>berita</w:t>
      </w:r>
      <w:r>
        <w:t xml:space="preserve"> terdapat </w:t>
      </w:r>
      <w:r>
        <w:t xml:space="preserve">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59168CA9" w:rsidR="00E95801" w:rsidRDefault="005E41D7" w:rsidP="005E41D7">
      <w:pPr>
        <w:pStyle w:val="Caption"/>
        <w:ind w:left="720" w:firstLine="720"/>
        <w:jc w:val="center"/>
      </w:pPr>
      <w:r>
        <w:t xml:space="preserve">Gambar </w:t>
      </w:r>
      <w:r>
        <w:fldChar w:fldCharType="begin"/>
      </w:r>
      <w:r>
        <w:instrText xml:space="preserve"> SEQ Gambar \* ARABIC </w:instrText>
      </w:r>
      <w:r>
        <w:fldChar w:fldCharType="separate"/>
      </w:r>
      <w:r w:rsidR="00A97A8F">
        <w:rPr>
          <w:noProof/>
        </w:rPr>
        <w:t>13</w:t>
      </w:r>
      <w:r>
        <w:fldChar w:fldCharType="end"/>
      </w:r>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w:t>
      </w:r>
      <w:r>
        <w:t xml:space="preserve">informasi berita yang disajikan secara lengkap </w:t>
      </w:r>
      <w:r>
        <w:t xml:space="preserve">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61429E0C" w:rsidR="004F2615" w:rsidRPr="004F2615" w:rsidRDefault="004F2615" w:rsidP="004F2615">
      <w:pPr>
        <w:pStyle w:val="Caption"/>
        <w:ind w:left="720" w:firstLine="720"/>
        <w:jc w:val="center"/>
        <w:rPr>
          <w:b/>
          <w:bCs/>
        </w:rPr>
      </w:pPr>
      <w:r>
        <w:t xml:space="preserve">Gambar </w:t>
      </w:r>
      <w:r>
        <w:fldChar w:fldCharType="begin"/>
      </w:r>
      <w:r>
        <w:instrText xml:space="preserve"> SEQ Gambar \* ARABIC </w:instrText>
      </w:r>
      <w:r>
        <w:fldChar w:fldCharType="separate"/>
      </w:r>
      <w:r w:rsidR="00A97A8F">
        <w:rPr>
          <w:noProof/>
        </w:rPr>
        <w:t>14</w:t>
      </w:r>
      <w:r>
        <w:fldChar w:fldCharType="end"/>
      </w:r>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w:t>
      </w:r>
      <w:r>
        <w:t>kuis</w:t>
      </w:r>
      <w:r>
        <w:t xml:space="preserve"> terdapat </w:t>
      </w:r>
      <w:r>
        <w:t>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2174FFA4" w:rsidR="005E41D7" w:rsidRDefault="005E41D7" w:rsidP="005E41D7">
      <w:pPr>
        <w:pStyle w:val="Caption"/>
        <w:ind w:left="720" w:firstLine="720"/>
        <w:jc w:val="center"/>
        <w:rPr>
          <w:b/>
          <w:bCs/>
        </w:rPr>
      </w:pPr>
      <w:r>
        <w:t xml:space="preserve">Gambar </w:t>
      </w:r>
      <w:r>
        <w:fldChar w:fldCharType="begin"/>
      </w:r>
      <w:r>
        <w:instrText xml:space="preserve"> SEQ Gambar \* ARABIC </w:instrText>
      </w:r>
      <w:r>
        <w:fldChar w:fldCharType="separate"/>
      </w:r>
      <w:r w:rsidR="00A97A8F">
        <w:rPr>
          <w:noProof/>
        </w:rPr>
        <w:t>15</w:t>
      </w:r>
      <w:r>
        <w:fldChar w:fldCharType="end"/>
      </w:r>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w:t>
      </w:r>
      <w:r>
        <w:t>kuis</w:t>
      </w:r>
      <w:r>
        <w:t xml:space="preserve"> terdapat </w:t>
      </w:r>
      <w:r>
        <w:t xml:space="preserve">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3057A0C0" w:rsidR="005E41D7" w:rsidRDefault="005E41D7" w:rsidP="005E41D7">
      <w:pPr>
        <w:pStyle w:val="Caption"/>
        <w:ind w:left="360" w:firstLine="720"/>
        <w:jc w:val="center"/>
        <w:rPr>
          <w:b/>
          <w:bCs/>
        </w:rPr>
      </w:pPr>
      <w:r>
        <w:t xml:space="preserve">Gambar </w:t>
      </w:r>
      <w:r>
        <w:fldChar w:fldCharType="begin"/>
      </w:r>
      <w:r>
        <w:instrText xml:space="preserve"> SEQ Gambar \* ARABIC </w:instrText>
      </w:r>
      <w:r>
        <w:fldChar w:fldCharType="separate"/>
      </w:r>
      <w:r w:rsidR="00A97A8F">
        <w:rPr>
          <w:noProof/>
        </w:rPr>
        <w:t>16</w:t>
      </w:r>
      <w:r>
        <w:fldChar w:fldCharType="end"/>
      </w:r>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r>
      <w:r>
        <w:t>Pada tahap</w:t>
      </w:r>
      <w:r>
        <w:t>an</w:t>
      </w:r>
      <w:r>
        <w:t xml:space="preserve"> </w:t>
      </w:r>
      <w:r>
        <w:t>pengkodean</w:t>
      </w:r>
      <w:r>
        <w:t xml:space="preserve"> sistem</w:t>
      </w:r>
      <w:r>
        <w:t xml:space="preserve"> ini</w:t>
      </w:r>
      <w:r>
        <w:t xml:space="preserve">,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2CBE58C8"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BD5D7D">
        <w:instrText xml:space="preserve"> ADDIN ZOTERO_ITEM CSL_CITATION {"citationID":"VqJPGo7j","properties":{"unsorted":true,"formattedCitation":"[8]","plainCitation":"[8]","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BD5D7D" w:rsidRPr="00BD5D7D">
        <w:t>[8]</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 xml:space="preserve">Log </w:t>
            </w:r>
            <w:proofErr w:type="gramStart"/>
            <w:r w:rsidRPr="00DB28CC">
              <w:rPr>
                <w:i/>
                <w:iCs/>
              </w:rPr>
              <w:t>In</w:t>
            </w:r>
            <w:proofErr w:type="gramEnd"/>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w:t>
            </w:r>
            <w:proofErr w:type="gramStart"/>
            <w:r>
              <w:rPr>
                <w:i/>
                <w:iCs/>
              </w:rPr>
              <w:t>In</w:t>
            </w:r>
            <w:proofErr w:type="gramEnd"/>
            <w:r>
              <w:rPr>
                <w:i/>
                <w:iCs/>
              </w:rPr>
              <w:t xml:space="preserve">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EDF0E3"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CBE3EE"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23652B"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554EA8"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05705CB"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9B8C5F"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823AEF"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F398C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9916E1"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514B2A"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4045E9"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28EEF0"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54D5AB"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5470BC"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12B2BB"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D13456"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35786B"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B62E60"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5BD47E"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D9BBF1"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0BD3CF"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A92738"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EE743A"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B82963"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D6FBEF"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3A9C6C"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C56390"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798383"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457962"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E4CC5D"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E6322A"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937950"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F366B5"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33CC49"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1A3DA2"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6AF387"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646E2F"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117589"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w:t>
            </w:r>
            <w:r>
              <w:t xml:space="preserve">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6A5103"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9965DE3"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w:t>
            </w:r>
            <w:r>
              <w:t>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E8F855F"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16073C"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w:t>
            </w:r>
            <w:r>
              <w:t>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552003"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23CDB5D"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w:t>
            </w:r>
            <w:r>
              <w:t>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E222A3"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29AB0"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w:t>
            </w:r>
            <w:r>
              <w:t>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737B6D"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3FC5DB"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w:t>
            </w:r>
            <w:r>
              <w:t>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60F983"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B3F109"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w:t>
            </w:r>
            <w:r>
              <w:t>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21BC40"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247A2"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w:t>
            </w:r>
            <w:r>
              <w:t>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536ECB9"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5A1F3D3"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w:t>
            </w:r>
            <w:r>
              <w:t>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366BA6B"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7909EB"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w:t>
            </w:r>
            <w:r>
              <w:t>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DB4A332"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0F4ABE"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191BEA5A" w:rsidR="00A97A8F" w:rsidRDefault="009B2F53" w:rsidP="00A803C0">
      <w:pPr>
        <w:pStyle w:val="Caption"/>
        <w:spacing w:line="360" w:lineRule="auto"/>
        <w:ind w:left="1800" w:firstLine="360"/>
        <w:jc w:val="both"/>
        <w:rPr>
          <w:color w:val="FFFFFF" w:themeColor="background1"/>
        </w:rPr>
      </w:pPr>
      <w:r w:rsidRPr="009B2F53">
        <w:rPr>
          <w:i w:val="0"/>
          <w:iCs w:val="0"/>
          <w:color w:val="auto"/>
          <w:sz w:val="24"/>
          <w:szCs w:val="24"/>
        </w:rPr>
        <w:lastRenderedPageBreak/>
        <w:t xml:space="preserve">Uji </w:t>
      </w:r>
      <w:proofErr w:type="gramStart"/>
      <w:r w:rsidRPr="009B2F53">
        <w:rPr>
          <w:i w:val="0"/>
          <w:iCs w:val="0"/>
          <w:color w:val="auto"/>
          <w:sz w:val="24"/>
          <w:szCs w:val="24"/>
        </w:rPr>
        <w:t>UAT</w:t>
      </w:r>
      <w:r w:rsidR="00A97A8F">
        <w:rPr>
          <w:i w:val="0"/>
          <w:iCs w:val="0"/>
          <w:color w:val="auto"/>
          <w:sz w:val="24"/>
          <w:szCs w:val="24"/>
        </w:rPr>
        <w:t xml:space="preserve"> </w:t>
      </w:r>
      <w:r w:rsidR="00A97A8F">
        <w:rPr>
          <w:i w:val="0"/>
          <w:iCs w:val="0"/>
          <w:color w:val="auto"/>
          <w:sz w:val="24"/>
          <w:szCs w:val="24"/>
        </w:rPr>
        <w:t xml:space="preserve"> </w:t>
      </w:r>
      <w:r w:rsidR="00A97A8F">
        <w:rPr>
          <w:color w:val="auto"/>
          <w:sz w:val="24"/>
          <w:szCs w:val="24"/>
        </w:rPr>
        <w:t>(</w:t>
      </w:r>
      <w:proofErr w:type="gramEnd"/>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defect atau tidak pada aplikasi/software yang dikembangkan. Alpha testing dilakukan pada metode UAT ini. Pada tahap ini pengguna dan pengembang saling melakukan testing secara interaktif. Setelah pengujian dapat disimpulkan bahwa metode prototy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A97A8F">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0"/>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 xml:space="preserve">Data berhasil disimpan dan </w:t>
            </w:r>
            <w:r>
              <w:lastRenderedPageBreak/>
              <w:t>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2FE5DF" w:rsidR="00FA1A50" w:rsidRPr="00A803C0" w:rsidRDefault="00FA1A50" w:rsidP="00FA1A50">
      <w:pPr>
        <w:spacing w:line="360" w:lineRule="auto"/>
        <w:ind w:firstLine="720"/>
        <w:jc w:val="both"/>
      </w:pPr>
      <w:r>
        <w:t xml:space="preserve">Penelitian ini bertujuan untuk membangun sebuah sistem informasi edukasi kebencanaan. Karena dilihat dari para remaja saat ini yang masih kurang sadar dan pemahaman mereka terkait dari kebencanaan. D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 xml:space="preserve">User Acceptance Test).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3" w:name="_Hlk137461095"/>
    </w:p>
    <w:bookmarkEnd w:id="3"/>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426539BA" w14:textId="77777777" w:rsidR="00BD5D7D" w:rsidRPr="00BD5D7D" w:rsidRDefault="00524022" w:rsidP="00BD5D7D">
      <w:pPr>
        <w:pStyle w:val="Bibliography"/>
      </w:pPr>
      <w:r>
        <w:rPr>
          <w:b/>
        </w:rPr>
        <w:fldChar w:fldCharType="begin"/>
      </w:r>
      <w:r w:rsidR="00C84404">
        <w:rPr>
          <w:b/>
        </w:rPr>
        <w:instrText xml:space="preserve"> ADDIN ZOTERO_BIBL {"uncited":[],"omitted":[],"custom":[]} CSL_BIBLIOGRAPHY </w:instrText>
      </w:r>
      <w:r>
        <w:rPr>
          <w:b/>
        </w:rPr>
        <w:fldChar w:fldCharType="separate"/>
      </w:r>
      <w:r w:rsidR="00BD5D7D" w:rsidRPr="00BD5D7D">
        <w:t>[1]</w:t>
      </w:r>
      <w:r w:rsidR="00BD5D7D" w:rsidRPr="00BD5D7D">
        <w:tab/>
        <w:t>D. Bayu, “BNPB: Indonesia alami 3.522 Bencana Alam Pada 2022,” Dataindonesia.id, 2023. [Online]. Available: https://dataindonesia.id/ragam/detail/bnpb-indonesia-alami-3522-bencana-alam-pada-2022</w:t>
      </w:r>
    </w:p>
    <w:p w14:paraId="40645D2D" w14:textId="77777777" w:rsidR="00BD5D7D" w:rsidRPr="00BD5D7D" w:rsidRDefault="00BD5D7D" w:rsidP="00BD5D7D">
      <w:pPr>
        <w:pStyle w:val="Bibliography"/>
      </w:pPr>
      <w:r w:rsidRPr="00BD5D7D">
        <w:t>[2]</w:t>
      </w:r>
      <w:r w:rsidRPr="00BD5D7D">
        <w:tab/>
        <w:t>M. Ulfah, “Memahami Kehendak Allah Melalui Fenomena Alam,” 2010.</w:t>
      </w:r>
    </w:p>
    <w:p w14:paraId="6557618F" w14:textId="77777777" w:rsidR="00BD5D7D" w:rsidRPr="00BD5D7D" w:rsidRDefault="00BD5D7D" w:rsidP="00BD5D7D">
      <w:pPr>
        <w:pStyle w:val="Bibliography"/>
      </w:pPr>
      <w:r w:rsidRPr="00BD5D7D">
        <w:t>[3]</w:t>
      </w:r>
      <w:r w:rsidRPr="00BD5D7D">
        <w:tab/>
        <w:t>“Undang-Undang Republik Indonesia Nomor 24 Tahun 2007 Tentang Penanggulangan Bencana”.</w:t>
      </w:r>
    </w:p>
    <w:p w14:paraId="64469F76" w14:textId="77777777" w:rsidR="00BD5D7D" w:rsidRPr="00BD5D7D" w:rsidRDefault="00BD5D7D" w:rsidP="00BD5D7D">
      <w:pPr>
        <w:pStyle w:val="Bibliography"/>
      </w:pPr>
      <w:r w:rsidRPr="00BD5D7D">
        <w:t>[4]</w:t>
      </w:r>
      <w:r w:rsidRPr="00BD5D7D">
        <w:tab/>
        <w:t xml:space="preserve">Emosda, Lela, and Fadzlul, “MENGKONSTRUK PEMAHAMAN MASYARAKAT PEDULI BENCANA ALAM-BANJIR,” </w:t>
      </w:r>
      <w:r w:rsidRPr="00BD5D7D">
        <w:rPr>
          <w:i/>
          <w:iCs/>
        </w:rPr>
        <w:t>Jurnal Pengabdian pada Masyarakat</w:t>
      </w:r>
      <w:r w:rsidRPr="00BD5D7D">
        <w:t>, vol. 29, p. 21, 2014.</w:t>
      </w:r>
    </w:p>
    <w:p w14:paraId="04605D05" w14:textId="77777777" w:rsidR="00BD5D7D" w:rsidRPr="00BD5D7D" w:rsidRDefault="00BD5D7D" w:rsidP="00BD5D7D">
      <w:pPr>
        <w:pStyle w:val="Bibliography"/>
      </w:pPr>
      <w:r w:rsidRPr="00BD5D7D">
        <w:t>[5]</w:t>
      </w:r>
      <w:r w:rsidRPr="00BD5D7D">
        <w:tab/>
        <w:t>J. Farma, “Filantropi Islam Dalam Pemberdayaan Ekonomi Umat,” vol. 1, no. 1, 2021.</w:t>
      </w:r>
    </w:p>
    <w:p w14:paraId="7FDD328C" w14:textId="77777777" w:rsidR="00BD5D7D" w:rsidRPr="00BD5D7D" w:rsidRDefault="00BD5D7D" w:rsidP="00BD5D7D">
      <w:pPr>
        <w:pStyle w:val="Bibliography"/>
      </w:pPr>
      <w:r w:rsidRPr="00BD5D7D">
        <w:t>[6]</w:t>
      </w:r>
      <w:r w:rsidRPr="00BD5D7D">
        <w:tab/>
        <w:t xml:space="preserve">W. Nugraha and M. Syarif, “PENERAPAN METODE PROTOTYPE DALAM PERANCANGAN SISTEM INFORMASI PENGHITUNGAN VOLUME DAN COST PENJUALAN MINUMAN BERBASIS WEBSITE,” </w:t>
      </w:r>
      <w:r w:rsidRPr="00BD5D7D">
        <w:rPr>
          <w:i/>
          <w:iCs/>
        </w:rPr>
        <w:t>JUSIM J. Sist. Inf. Musirawas</w:t>
      </w:r>
      <w:r w:rsidRPr="00BD5D7D">
        <w:t>, vol. 3, no. 2, pp. 94–101, Dec. 2018, doi: 10.32767/</w:t>
      </w:r>
      <w:proofErr w:type="gramStart"/>
      <w:r w:rsidRPr="00BD5D7D">
        <w:t>jusim.v</w:t>
      </w:r>
      <w:proofErr w:type="gramEnd"/>
      <w:r w:rsidRPr="00BD5D7D">
        <w:t>3i2.331.</w:t>
      </w:r>
    </w:p>
    <w:p w14:paraId="63E92BBA" w14:textId="77777777" w:rsidR="00BD5D7D" w:rsidRPr="00BD5D7D" w:rsidRDefault="00BD5D7D" w:rsidP="00BD5D7D">
      <w:pPr>
        <w:pStyle w:val="Bibliography"/>
      </w:pPr>
      <w:r w:rsidRPr="00BD5D7D">
        <w:t>[7]</w:t>
      </w:r>
      <w:r w:rsidRPr="00BD5D7D">
        <w:tab/>
        <w:t xml:space="preserve">K.-P. M., </w:t>
      </w:r>
      <w:r w:rsidRPr="00BD5D7D">
        <w:rPr>
          <w:i/>
          <w:iCs/>
        </w:rPr>
        <w:t>Encyclopedia of Information Science and Technology.</w:t>
      </w:r>
      <w:r w:rsidRPr="00BD5D7D">
        <w:t xml:space="preserve"> IGI Global, 2005.</w:t>
      </w:r>
    </w:p>
    <w:p w14:paraId="033F7CFA" w14:textId="77777777" w:rsidR="00BD5D7D" w:rsidRPr="00BD5D7D" w:rsidRDefault="00BD5D7D" w:rsidP="00BD5D7D">
      <w:pPr>
        <w:pStyle w:val="Bibliography"/>
      </w:pPr>
      <w:r w:rsidRPr="00BD5D7D">
        <w:t>[8]</w:t>
      </w:r>
      <w:r w:rsidRPr="00BD5D7D">
        <w:tab/>
        <w:t>A. Rohmadi and V. Yasin, “DESAIN DAN PENERAPAN WEBSITE TATA KELOLA PERCETAKAN PADA CV APICDESIGN KREASINDO JAKARTA DENGAN METODE PROTOTYPING,” 2020.</w:t>
      </w:r>
    </w:p>
    <w:p w14:paraId="52BE7F20" w14:textId="606756F6" w:rsidR="00524022" w:rsidRPr="00BB054D" w:rsidRDefault="00524022" w:rsidP="000F2778">
      <w:pPr>
        <w:spacing w:line="360" w:lineRule="auto"/>
        <w:rPr>
          <w:b/>
        </w:rPr>
        <w:sectPr w:rsidR="00524022" w:rsidRPr="00BB054D" w:rsidSect="00664F15">
          <w:footerReference w:type="default" r:id="rId27"/>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935F6" w14:textId="77777777" w:rsidR="009317D4" w:rsidRDefault="009317D4">
      <w:r>
        <w:separator/>
      </w:r>
    </w:p>
  </w:endnote>
  <w:endnote w:type="continuationSeparator" w:id="0">
    <w:p w14:paraId="7360B8DB" w14:textId="77777777" w:rsidR="009317D4" w:rsidRDefault="00931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8DF86" w14:textId="77777777" w:rsidR="009317D4" w:rsidRDefault="009317D4">
      <w:r>
        <w:separator/>
      </w:r>
    </w:p>
  </w:footnote>
  <w:footnote w:type="continuationSeparator" w:id="0">
    <w:p w14:paraId="08B0BBEC" w14:textId="77777777" w:rsidR="009317D4" w:rsidRDefault="009317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3622"/>
    <w:rsid w:val="00075333"/>
    <w:rsid w:val="00084443"/>
    <w:rsid w:val="00085FEF"/>
    <w:rsid w:val="00091A2D"/>
    <w:rsid w:val="000B07CF"/>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7AF0"/>
    <w:rsid w:val="00233E5F"/>
    <w:rsid w:val="002423E2"/>
    <w:rsid w:val="002424C5"/>
    <w:rsid w:val="00245AD8"/>
    <w:rsid w:val="0024630C"/>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C0AB2"/>
    <w:rsid w:val="002C1328"/>
    <w:rsid w:val="002C690A"/>
    <w:rsid w:val="002D2CE6"/>
    <w:rsid w:val="002D3169"/>
    <w:rsid w:val="002E4223"/>
    <w:rsid w:val="00300DB0"/>
    <w:rsid w:val="003063A6"/>
    <w:rsid w:val="0030715D"/>
    <w:rsid w:val="00307720"/>
    <w:rsid w:val="00312437"/>
    <w:rsid w:val="00326CFD"/>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24852"/>
    <w:rsid w:val="00424F1D"/>
    <w:rsid w:val="00426B4E"/>
    <w:rsid w:val="0043375C"/>
    <w:rsid w:val="004340CA"/>
    <w:rsid w:val="00441AB5"/>
    <w:rsid w:val="0044301A"/>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93812"/>
    <w:rsid w:val="00796A66"/>
    <w:rsid w:val="007A204E"/>
    <w:rsid w:val="007B0320"/>
    <w:rsid w:val="007B2C10"/>
    <w:rsid w:val="007C234F"/>
    <w:rsid w:val="007C6284"/>
    <w:rsid w:val="007C74EE"/>
    <w:rsid w:val="007D0C8C"/>
    <w:rsid w:val="007E591D"/>
    <w:rsid w:val="00801382"/>
    <w:rsid w:val="008205BA"/>
    <w:rsid w:val="00820AC9"/>
    <w:rsid w:val="00820CBE"/>
    <w:rsid w:val="00821F44"/>
    <w:rsid w:val="00836EA2"/>
    <w:rsid w:val="008679BB"/>
    <w:rsid w:val="00867F01"/>
    <w:rsid w:val="0087364C"/>
    <w:rsid w:val="00893173"/>
    <w:rsid w:val="008A20D8"/>
    <w:rsid w:val="008A316A"/>
    <w:rsid w:val="008A7AC9"/>
    <w:rsid w:val="008B24E6"/>
    <w:rsid w:val="008D35F3"/>
    <w:rsid w:val="008D6D24"/>
    <w:rsid w:val="008E7A0B"/>
    <w:rsid w:val="008F1A3F"/>
    <w:rsid w:val="00900F46"/>
    <w:rsid w:val="00921A1E"/>
    <w:rsid w:val="00922FF6"/>
    <w:rsid w:val="00925B37"/>
    <w:rsid w:val="00930181"/>
    <w:rsid w:val="009306EE"/>
    <w:rsid w:val="009317D4"/>
    <w:rsid w:val="009340EB"/>
    <w:rsid w:val="00936F9D"/>
    <w:rsid w:val="009406EA"/>
    <w:rsid w:val="009416DB"/>
    <w:rsid w:val="00941BC9"/>
    <w:rsid w:val="009479CA"/>
    <w:rsid w:val="009511E6"/>
    <w:rsid w:val="009546DF"/>
    <w:rsid w:val="00954C9E"/>
    <w:rsid w:val="00960475"/>
    <w:rsid w:val="00974229"/>
    <w:rsid w:val="00977162"/>
    <w:rsid w:val="00987633"/>
    <w:rsid w:val="00994923"/>
    <w:rsid w:val="009975FC"/>
    <w:rsid w:val="009977C2"/>
    <w:rsid w:val="009A1994"/>
    <w:rsid w:val="009A1A93"/>
    <w:rsid w:val="009A220D"/>
    <w:rsid w:val="009B00C3"/>
    <w:rsid w:val="009B2F53"/>
    <w:rsid w:val="009B524F"/>
    <w:rsid w:val="009B6853"/>
    <w:rsid w:val="009B701B"/>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70E3"/>
    <w:rsid w:val="00A41718"/>
    <w:rsid w:val="00A4459E"/>
    <w:rsid w:val="00A44EDD"/>
    <w:rsid w:val="00A619B3"/>
    <w:rsid w:val="00A6294B"/>
    <w:rsid w:val="00A65C29"/>
    <w:rsid w:val="00A803C0"/>
    <w:rsid w:val="00A81FB0"/>
    <w:rsid w:val="00A84B4E"/>
    <w:rsid w:val="00A902D8"/>
    <w:rsid w:val="00A9095F"/>
    <w:rsid w:val="00A97A8F"/>
    <w:rsid w:val="00AA1524"/>
    <w:rsid w:val="00AA19DF"/>
    <w:rsid w:val="00AA6334"/>
    <w:rsid w:val="00AB00B7"/>
    <w:rsid w:val="00AB3819"/>
    <w:rsid w:val="00AB6B64"/>
    <w:rsid w:val="00AC1D1D"/>
    <w:rsid w:val="00AC35D0"/>
    <w:rsid w:val="00AC3622"/>
    <w:rsid w:val="00AD64B7"/>
    <w:rsid w:val="00AE09A7"/>
    <w:rsid w:val="00AE4D3F"/>
    <w:rsid w:val="00B027E0"/>
    <w:rsid w:val="00B03B17"/>
    <w:rsid w:val="00B11B92"/>
    <w:rsid w:val="00B17814"/>
    <w:rsid w:val="00B21398"/>
    <w:rsid w:val="00B24503"/>
    <w:rsid w:val="00B37E48"/>
    <w:rsid w:val="00B44946"/>
    <w:rsid w:val="00B465B2"/>
    <w:rsid w:val="00B540FC"/>
    <w:rsid w:val="00B55F7C"/>
    <w:rsid w:val="00B6138E"/>
    <w:rsid w:val="00B679DA"/>
    <w:rsid w:val="00B706F8"/>
    <w:rsid w:val="00B80544"/>
    <w:rsid w:val="00B84A66"/>
    <w:rsid w:val="00B8511F"/>
    <w:rsid w:val="00BA362F"/>
    <w:rsid w:val="00BA499F"/>
    <w:rsid w:val="00BA5E83"/>
    <w:rsid w:val="00BA65C7"/>
    <w:rsid w:val="00BA68BF"/>
    <w:rsid w:val="00BA73AF"/>
    <w:rsid w:val="00BB6F37"/>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6D2B"/>
    <w:rsid w:val="00C67D2B"/>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A04AD"/>
    <w:rsid w:val="00DB1908"/>
    <w:rsid w:val="00DB2B94"/>
    <w:rsid w:val="00DB3AE1"/>
    <w:rsid w:val="00DC3480"/>
    <w:rsid w:val="00DC431D"/>
    <w:rsid w:val="00DD20E6"/>
    <w:rsid w:val="00DD718C"/>
    <w:rsid w:val="00DE5AFF"/>
    <w:rsid w:val="00DE7526"/>
    <w:rsid w:val="00DF32D4"/>
    <w:rsid w:val="00DF376C"/>
    <w:rsid w:val="00DF3A30"/>
    <w:rsid w:val="00E10D6C"/>
    <w:rsid w:val="00E20EA6"/>
    <w:rsid w:val="00E211C5"/>
    <w:rsid w:val="00E24D71"/>
    <w:rsid w:val="00E26491"/>
    <w:rsid w:val="00E3097D"/>
    <w:rsid w:val="00E41B0F"/>
    <w:rsid w:val="00E428BF"/>
    <w:rsid w:val="00E42AC5"/>
    <w:rsid w:val="00E4599C"/>
    <w:rsid w:val="00E6153C"/>
    <w:rsid w:val="00E62C14"/>
    <w:rsid w:val="00E6753F"/>
    <w:rsid w:val="00E75927"/>
    <w:rsid w:val="00E841D7"/>
    <w:rsid w:val="00E8621E"/>
    <w:rsid w:val="00E871AC"/>
    <w:rsid w:val="00E95801"/>
    <w:rsid w:val="00EA0A1C"/>
    <w:rsid w:val="00EA3A92"/>
    <w:rsid w:val="00EA4260"/>
    <w:rsid w:val="00EA4B4A"/>
    <w:rsid w:val="00EB7326"/>
    <w:rsid w:val="00EC237A"/>
    <w:rsid w:val="00EC2C72"/>
    <w:rsid w:val="00EC5ABA"/>
    <w:rsid w:val="00EC6104"/>
    <w:rsid w:val="00ED4A5C"/>
    <w:rsid w:val="00ED6771"/>
    <w:rsid w:val="00EE1E9B"/>
    <w:rsid w:val="00EE41B5"/>
    <w:rsid w:val="00EF15D8"/>
    <w:rsid w:val="00EF237C"/>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5</TotalTime>
  <Pages>24</Pages>
  <Words>4611</Words>
  <Characters>2628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43</cp:revision>
  <cp:lastPrinted>2023-06-12T04:50:00Z</cp:lastPrinted>
  <dcterms:created xsi:type="dcterms:W3CDTF">2023-03-09T05:33:00Z</dcterms:created>
  <dcterms:modified xsi:type="dcterms:W3CDTF">2023-06-1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eZBkQh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